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6056C502">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749E5D05" w:rsidR="00160800" w:rsidRPr="00662029" w:rsidRDefault="001608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w:t>
        </w:r>
        <w:r w:rsidR="00DF39A5">
          <w:rPr>
            <w:rStyle w:val="Hyperlink"/>
            <w:rFonts w:asciiTheme="majorBidi" w:hAnsiTheme="majorBidi" w:cstheme="majorBidi"/>
            <w:b/>
            <w:bCs/>
            <w:sz w:val="36"/>
            <w:szCs w:val="36"/>
          </w:rPr>
          <w:t>c</w:t>
        </w:r>
        <w:r w:rsidR="00DF39A5">
          <w:rPr>
            <w:rStyle w:val="Hyperlink"/>
            <w:rFonts w:asciiTheme="majorBidi" w:hAnsiTheme="majorBidi" w:cstheme="majorBidi"/>
            <w:b/>
            <w:bCs/>
            <w:sz w:val="36"/>
            <w:szCs w:val="36"/>
          </w:rPr>
          <w:t>h</w:t>
        </w:r>
        <w:r w:rsidR="00DF39A5">
          <w:rPr>
            <w:rStyle w:val="Hyperlink"/>
            <w:rFonts w:asciiTheme="majorBidi" w:hAnsiTheme="majorBidi" w:cstheme="majorBidi"/>
            <w:b/>
            <w:bCs/>
            <w:sz w:val="36"/>
            <w:szCs w:val="36"/>
          </w:rPr>
          <w:t xml:space="preserve"> </w:t>
        </w:r>
        <w:r w:rsidR="00DF39A5">
          <w:rPr>
            <w:rStyle w:val="Hyperlink"/>
            <w:rFonts w:asciiTheme="majorBidi" w:hAnsiTheme="majorBidi" w:cstheme="majorBidi"/>
            <w:b/>
            <w:bCs/>
            <w:sz w:val="36"/>
            <w:szCs w:val="36"/>
          </w:rPr>
          <w:t>L</w:t>
        </w:r>
        <w:r w:rsidR="00DF39A5">
          <w:rPr>
            <w:rStyle w:val="Hyperlink"/>
            <w:rFonts w:asciiTheme="majorBidi" w:hAnsiTheme="majorBidi" w:cstheme="majorBidi"/>
            <w:b/>
            <w:bCs/>
            <w:sz w:val="36"/>
            <w:szCs w:val="36"/>
          </w:rPr>
          <w:t>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22198972"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E67EFE">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77777777"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59DA5AC1"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proofErr w:type="gramStart"/>
      <w:r w:rsidR="00016E17">
        <w:rPr>
          <w:rFonts w:asciiTheme="majorBidi" w:hAnsiTheme="majorBidi" w:cstheme="majorBidi"/>
        </w:rPr>
        <w:t xml:space="preserve">the </w:t>
      </w:r>
      <w:r w:rsidRPr="00662029">
        <w:rPr>
          <w:rFonts w:asciiTheme="majorBidi" w:hAnsiTheme="majorBidi" w:cstheme="majorBidi"/>
        </w:rPr>
        <w:t xml:space="preserve"> research</w:t>
      </w:r>
      <w:proofErr w:type="gramEnd"/>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DE831BD" w:rsidR="00BD292E" w:rsidRPr="0066202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sectPr w:rsidR="00BD292E"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6BC7FA" w14:textId="77777777" w:rsidR="00BD3E55" w:rsidRDefault="00BD3E55" w:rsidP="00360B8A">
      <w:pPr>
        <w:spacing w:after="0" w:line="240" w:lineRule="auto"/>
      </w:pPr>
      <w:r>
        <w:separator/>
      </w:r>
    </w:p>
  </w:endnote>
  <w:endnote w:type="continuationSeparator" w:id="0">
    <w:p w14:paraId="14B03AF1" w14:textId="77777777" w:rsidR="00BD3E55" w:rsidRDefault="00BD3E55"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7AD387" w14:textId="77777777" w:rsidR="00BD3E55" w:rsidRDefault="00BD3E55" w:rsidP="00360B8A">
      <w:pPr>
        <w:spacing w:after="0" w:line="240" w:lineRule="auto"/>
      </w:pPr>
      <w:r>
        <w:separator/>
      </w:r>
    </w:p>
  </w:footnote>
  <w:footnote w:type="continuationSeparator" w:id="0">
    <w:p w14:paraId="68C6BCC6" w14:textId="77777777" w:rsidR="00BD3E55" w:rsidRDefault="00BD3E55"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6DC2F016" w:rsidR="005216E2" w:rsidRDefault="005216E2">
      <w:pPr>
        <w:pStyle w:val="FootnoteText"/>
      </w:pPr>
      <w:r>
        <w:rPr>
          <w:rStyle w:val="FootnoteReference"/>
        </w:rPr>
        <w:footnoteRef/>
      </w:r>
      <w:r>
        <w:t xml:space="preserve"> </w:t>
      </w:r>
      <w:hyperlink r:id="rId3" w:history="1">
        <w:r w:rsidR="00867301" w:rsidRPr="001B3A0D">
          <w:rPr>
            <w:rStyle w:val="Hyperlink"/>
          </w:rPr>
          <w:t>https://drive.google.com/file/d/1-IGnUbP8F3gWTFzap1s-ZEiTuUI_fY98/view?usp=sharing</w:t>
        </w:r>
      </w:hyperlink>
      <w:r w:rsidR="00867301">
        <w:t xml:space="preserve"> </w:t>
      </w:r>
    </w:p>
  </w:footnote>
  <w:footnote w:id="4">
    <w:p w14:paraId="30336F0F" w14:textId="68462FE4" w:rsidR="005216E2" w:rsidRDefault="005216E2">
      <w:pPr>
        <w:pStyle w:val="FootnoteText"/>
      </w:pPr>
      <w:r>
        <w:rPr>
          <w:rStyle w:val="FootnoteReference"/>
        </w:rPr>
        <w:footnoteRef/>
      </w:r>
      <w:r>
        <w:t xml:space="preserve"> </w:t>
      </w:r>
      <w:hyperlink r:id="rId4" w:history="1">
        <w:r w:rsidR="005F223C" w:rsidRPr="001B3A0D">
          <w:rPr>
            <w:rStyle w:val="Hyperlink"/>
          </w:rPr>
          <w:t>https://en.wikipedia.org/wiki/Analysis_of_variance</w:t>
        </w:r>
      </w:hyperlink>
      <w:r w:rsidR="005F223C">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4FANUeIEU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8207C"/>
    <w:rsid w:val="00484731"/>
    <w:rsid w:val="00485AA1"/>
    <w:rsid w:val="004920B8"/>
    <w:rsid w:val="0049444F"/>
    <w:rsid w:val="00497A99"/>
    <w:rsid w:val="004A47D0"/>
    <w:rsid w:val="004B24B7"/>
    <w:rsid w:val="004B2D93"/>
    <w:rsid w:val="004B3E53"/>
    <w:rsid w:val="004B5516"/>
    <w:rsid w:val="004B6932"/>
    <w:rsid w:val="004C046A"/>
    <w:rsid w:val="004C2A11"/>
    <w:rsid w:val="004C331F"/>
    <w:rsid w:val="004C5B51"/>
    <w:rsid w:val="004C5D80"/>
    <w:rsid w:val="004C6E9D"/>
    <w:rsid w:val="004C7F5F"/>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4C7E"/>
    <w:rsid w:val="005F223C"/>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B648E"/>
    <w:rsid w:val="006C203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168"/>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67301"/>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2442"/>
    <w:rsid w:val="00B63777"/>
    <w:rsid w:val="00B641EB"/>
    <w:rsid w:val="00B679A4"/>
    <w:rsid w:val="00B70850"/>
    <w:rsid w:val="00B73B22"/>
    <w:rsid w:val="00B76708"/>
    <w:rsid w:val="00B8270F"/>
    <w:rsid w:val="00B84344"/>
    <w:rsid w:val="00B8480C"/>
    <w:rsid w:val="00B84D5F"/>
    <w:rsid w:val="00B84D71"/>
    <w:rsid w:val="00B85D2B"/>
    <w:rsid w:val="00BA0CB8"/>
    <w:rsid w:val="00BA1265"/>
    <w:rsid w:val="00BA2E1D"/>
    <w:rsid w:val="00BA32CB"/>
    <w:rsid w:val="00BA4765"/>
    <w:rsid w:val="00BA6ADF"/>
    <w:rsid w:val="00BB6D87"/>
    <w:rsid w:val="00BC4DF9"/>
    <w:rsid w:val="00BC6074"/>
    <w:rsid w:val="00BD1D81"/>
    <w:rsid w:val="00BD292E"/>
    <w:rsid w:val="00BD3E55"/>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DF39A5"/>
    <w:rsid w:val="00E117B8"/>
    <w:rsid w:val="00E17090"/>
    <w:rsid w:val="00E17AD2"/>
    <w:rsid w:val="00E17AED"/>
    <w:rsid w:val="00E20D6E"/>
    <w:rsid w:val="00E22DE9"/>
    <w:rsid w:val="00E2317E"/>
    <w:rsid w:val="00E23500"/>
    <w:rsid w:val="00E30FE3"/>
    <w:rsid w:val="00E31AB7"/>
    <w:rsid w:val="00E32C19"/>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colab.research.google.com/drive/1-IGnUbP8F3gWTFzap1s-ZEiTuUI_fY98" TargetMode="Externa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file/d/1-IGnUbP8F3gWTFzap1s-ZEiTuUI_fY98/view?usp=sharing"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en.wikipedia.org/wiki/Analysis_of_vari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TotalTime>
  <Pages>17</Pages>
  <Words>16971</Words>
  <Characters>96735</Characters>
  <Application>Microsoft Office Word</Application>
  <DocSecurity>0</DocSecurity>
  <Lines>806</Lines>
  <Paragraphs>226</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lpstr>    Research Question 2: Challenges</vt:lpstr>
      <vt:lpstr>    Research Question 3: Opportunities</vt:lpstr>
    </vt:vector>
  </TitlesOfParts>
  <Company/>
  <LinksUpToDate>false</LinksUpToDate>
  <CharactersWithSpaces>11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201</cp:revision>
  <cp:lastPrinted>2024-06-24T00:27:00Z</cp:lastPrinted>
  <dcterms:created xsi:type="dcterms:W3CDTF">2024-06-18T23:06:00Z</dcterms:created>
  <dcterms:modified xsi:type="dcterms:W3CDTF">2024-06-2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